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6121062"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8C3A93E"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8E3B0E">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EECE147"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8E3B0E">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2717C00A"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AA7340C" w14:textId="7D115C95" w:rsidR="00DB0C9E" w:rsidRDefault="001E3332" w:rsidP="004F6086">
      <w:pPr>
        <w:spacing w:line="360" w:lineRule="auto"/>
        <w:rPr>
          <w:rFonts w:ascii="Times New Roman" w:hAnsi="Times New Roman" w:cs="Times New Roman" w:hint="eastAsi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734AE564" w14:textId="45FA5E84" w:rsidR="004F6086" w:rsidRDefault="004F6086" w:rsidP="0018672F">
      <w:pPr>
        <w:spacing w:line="360" w:lineRule="auto"/>
        <w:jc w:val="center"/>
        <w:rPr>
          <w:rFonts w:ascii="Times New Roman" w:hAnsi="Times New Roman" w:cs="Times New Roman" w:hint="eastAsia"/>
          <w:sz w:val="24"/>
          <w:szCs w:val="24"/>
        </w:rPr>
      </w:pPr>
      <w:r>
        <w:rPr>
          <w:rFonts w:ascii="Times New Roman" w:hAnsi="Times New Roman" w:cs="Times New Roman" w:hint="eastAsia"/>
          <w:noProof/>
          <w:sz w:val="24"/>
          <w:szCs w:val="24"/>
        </w:rPr>
        <w:drawing>
          <wp:inline distT="0" distB="0" distL="0" distR="0" wp14:anchorId="3108D80E" wp14:editId="3618A780">
            <wp:extent cx="5274310" cy="36728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8">
                      <a:extLst>
                        <a:ext uri="{28A0092B-C50C-407E-A947-70E740481C1C}">
                          <a14:useLocalDpi xmlns:a14="http://schemas.microsoft.com/office/drawing/2010/main" val="0"/>
                        </a:ext>
                      </a:extLst>
                    </a:blip>
                    <a:stretch>
                      <a:fillRect/>
                    </a:stretch>
                  </pic:blipFill>
                  <pic:spPr>
                    <a:xfrm>
                      <a:off x="0" y="0"/>
                      <a:ext cx="5274310" cy="3672840"/>
                    </a:xfrm>
                    <a:prstGeom prst="rect">
                      <a:avLst/>
                    </a:prstGeom>
                  </pic:spPr>
                </pic:pic>
              </a:graphicData>
            </a:graphic>
          </wp:inline>
        </w:drawing>
      </w:r>
    </w:p>
    <w:p w14:paraId="1F9F2A8F" w14:textId="47370753"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8E3B0E">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8E3B0E"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3EEDEC3A"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m:t>
        </m:r>
        <m:r>
          <w:rPr>
            <w:rFonts w:ascii="Cambria Math" w:hAnsi="Cambria Math" w:cs="Times New Roman"/>
            <w:sz w:val="24"/>
            <w:szCs w:val="24"/>
          </w:rPr>
          <m:t>=64</m:t>
        </m:r>
      </m:oMath>
      <w:r w:rsidR="00CA2D7C">
        <w:rPr>
          <w:rFonts w:ascii="Times New Roman" w:hAnsi="Times New Roman" w:cs="Times New Roman"/>
          <w:sz w:val="24"/>
          <w:szCs w:val="24"/>
        </w:rPr>
        <w:t xml:space="preserve">, </w:t>
      </w:r>
      <m:oMath>
        <m:r>
          <w:rPr>
            <w:rFonts w:ascii="Cambria Math" w:hAnsi="Cambria Math" w:cs="Times New Roman"/>
            <w:sz w:val="24"/>
            <w:szCs w:val="24"/>
          </w:rPr>
          <m:t>W=</m:t>
        </m:r>
        <m:r>
          <w:rPr>
            <w:rFonts w:ascii="Cambria Math" w:hAnsi="Cambria Math" w:cs="Times New Roman"/>
            <w:sz w:val="24"/>
            <w:szCs w:val="24"/>
          </w:rPr>
          <m:t>146</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414AF5">
        <w:rPr>
          <w:rFonts w:ascii="Times New Roman" w:hAnsi="Times New Roman" w:cs="Times New Roman"/>
          <w:sz w:val="24"/>
          <w:szCs w:val="24"/>
        </w:rPr>
        <w:t xml:space="preserve">, and denoted as </w:t>
      </w:r>
      <m:oMath>
        <m:r>
          <m:rPr>
            <m:sty m:val="bi"/>
          </m:rPr>
          <w:rPr>
            <w:rFonts w:ascii="Cambria Math" w:hAnsi="Cambria Math" w:cs="Times New Roman"/>
            <w:sz w:val="24"/>
            <w:szCs w:val="24"/>
          </w:rPr>
          <m:t>M</m:t>
        </m:r>
      </m:oMath>
      <w:r w:rsidR="00414AF5" w:rsidRPr="00414AF5">
        <w:rPr>
          <w:rFonts w:ascii="Times New Roman" w:hAnsi="Times New Roman" w:cs="Times New Roman"/>
          <w:sz w:val="24"/>
          <w:szCs w:val="24"/>
        </w:rPr>
        <w:t xml:space="preserve"> hereinafter</w:t>
      </w:r>
      <w:r w:rsidR="0066781C">
        <w:rPr>
          <w:rFonts w:ascii="Times New Roman" w:hAnsi="Times New Roman" w:cs="Times New Roman"/>
          <w:sz w:val="24"/>
          <w:szCs w:val="24"/>
        </w:rPr>
        <w:t>.</w:t>
      </w:r>
    </w:p>
    <w:p w14:paraId="08088A21" w14:textId="38E1719D" w:rsidR="00A87862" w:rsidRDefault="004F6086"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06ABA" wp14:editId="3B084E87">
            <wp:extent cx="3645877" cy="24019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
                      <a:extLst>
                        <a:ext uri="{28A0092B-C50C-407E-A947-70E740481C1C}">
                          <a14:useLocalDpi xmlns:a14="http://schemas.microsoft.com/office/drawing/2010/main" val="0"/>
                        </a:ext>
                      </a:extLst>
                    </a:blip>
                    <a:stretch>
                      <a:fillRect/>
                    </a:stretch>
                  </pic:blipFill>
                  <pic:spPr>
                    <a:xfrm>
                      <a:off x="0" y="0"/>
                      <a:ext cx="3656716" cy="2409048"/>
                    </a:xfrm>
                    <a:prstGeom prst="rect">
                      <a:avLst/>
                    </a:prstGeom>
                  </pic:spPr>
                </pic:pic>
              </a:graphicData>
            </a:graphic>
          </wp:inline>
        </w:drawing>
      </w:r>
    </w:p>
    <w:p w14:paraId="3CF3D8F9" w14:textId="179CBAC2"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8E3B0E">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69983D2E" w14:textId="4AF4EE32" w:rsidR="00414AF5"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27370">
        <w:rPr>
          <w:rFonts w:ascii="Times New Roman" w:hAnsi="Times New Roman" w:cs="Times New Roman"/>
          <w:sz w:val="24"/>
          <w:szCs w:val="24"/>
        </w:rPr>
        <w:t xml:space="preserve">region of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w:t>
      </w:r>
      <w:r w:rsidR="00B27370">
        <w:rPr>
          <w:rFonts w:ascii="Times New Roman" w:hAnsi="Times New Roman" w:cs="Times New Roman" w:hint="eastAsia"/>
          <w:sz w:val="24"/>
          <w:szCs w:val="24"/>
        </w:rPr>
        <w:t>in</w:t>
      </w:r>
      <w:r w:rsidR="00256209">
        <w:rPr>
          <w:rFonts w:ascii="Times New Roman" w:hAnsi="Times New Roman" w:cs="Times New Roman"/>
          <w:sz w:val="24"/>
          <w:szCs w:val="24"/>
        </w:rPr>
        <w:t xml:space="preserve">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a display</w:t>
      </w:r>
      <w:r w:rsidR="00566D10">
        <w:rPr>
          <w:rFonts w:ascii="Times New Roman" w:hAnsi="Times New Roman" w:cs="Times New Roman"/>
          <w:sz w:val="24"/>
          <w:szCs w:val="24"/>
        </w:rPr>
        <w:t>s</w:t>
      </w:r>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CA2D7C">
        <w:rPr>
          <w:rFonts w:ascii="Times New Roman" w:hAnsi="Times New Roman" w:cs="Times New Roman"/>
          <w:sz w:val="24"/>
          <w:szCs w:val="24"/>
        </w:rPr>
        <w:t>the so-called principal components</w:t>
      </w:r>
      <w:r w:rsidR="002E1C37">
        <w:rPr>
          <w:rFonts w:ascii="Times New Roman" w:hAnsi="Times New Roman" w:cs="Times New Roman"/>
          <w:sz w:val="24"/>
          <w:szCs w:val="24"/>
        </w:rPr>
        <w:t xml:space="preserve"> (PCs)</w:t>
      </w:r>
      <w:r w:rsidR="00CA2D7C">
        <w:rPr>
          <w:rFonts w:ascii="Times New Roman" w:hAnsi="Times New Roman" w:cs="Times New Roman"/>
          <w:sz w:val="24"/>
          <w:szCs w:val="24"/>
        </w:rPr>
        <w:t xml:space="preserve">, in which the </w:t>
      </w:r>
      <w:r w:rsidR="008770D7">
        <w:rPr>
          <w:rFonts w:ascii="Times New Roman" w:hAnsi="Times New Roman" w:cs="Times New Roman"/>
          <w:sz w:val="24"/>
          <w:szCs w:val="24"/>
        </w:rPr>
        <w:t>cross-</w:t>
      </w:r>
      <w:r w:rsidR="00CA2D7C">
        <w:rPr>
          <w:rFonts w:ascii="Times New Roman" w:hAnsi="Times New Roman" w:cs="Times New Roman"/>
          <w:sz w:val="24"/>
          <w:szCs w:val="24"/>
        </w:rPr>
        <w:t xml:space="preserve">correlation of </w:t>
      </w:r>
      <w:r w:rsidR="008770D7">
        <w:rPr>
          <w:rFonts w:ascii="Times New Roman" w:hAnsi="Times New Roman" w:cs="Times New Roman"/>
          <w:sz w:val="24"/>
          <w:szCs w:val="24"/>
        </w:rPr>
        <w:t>PCs</w:t>
      </w:r>
      <w:r w:rsidR="00CA2D7C">
        <w:rPr>
          <w:rFonts w:ascii="Times New Roman" w:hAnsi="Times New Roman" w:cs="Times New Roman"/>
          <w:sz w:val="24"/>
          <w:szCs w:val="24"/>
        </w:rPr>
        <w:t xml:space="preserve"> was </w:t>
      </w:r>
      <w:r w:rsidR="008770D7">
        <w:rPr>
          <w:rFonts w:ascii="Times New Roman" w:hAnsi="Times New Roman" w:cs="Times New Roman"/>
          <w:sz w:val="24"/>
          <w:szCs w:val="24"/>
        </w:rPr>
        <w:t>zeros</w:t>
      </w:r>
      <w:r w:rsidR="00414AF5">
        <w:rPr>
          <w:rFonts w:ascii="Times New Roman" w:hAnsi="Times New Roman" w:cs="Times New Roman"/>
          <w:sz w:val="24"/>
          <w:szCs w:val="24"/>
        </w:rPr>
        <w:t xml:space="preserve"> and the </w:t>
      </w:r>
      <w:r w:rsidR="00050CE9">
        <w:rPr>
          <w:rFonts w:ascii="Times New Roman" w:hAnsi="Times New Roman" w:cs="Times New Roman"/>
          <w:sz w:val="24"/>
          <w:szCs w:val="24"/>
        </w:rPr>
        <w:t>PCs</w:t>
      </w:r>
      <w:r w:rsidR="00050CE9">
        <w:rPr>
          <w:rFonts w:ascii="Times New Roman" w:hAnsi="Times New Roman" w:cs="Times New Roman"/>
          <w:sz w:val="24"/>
          <w:szCs w:val="24"/>
        </w:rPr>
        <w:t xml:space="preserve"> </w:t>
      </w:r>
      <w:r w:rsidR="00414AF5">
        <w:rPr>
          <w:rFonts w:ascii="Times New Roman" w:hAnsi="Times New Roman" w:cs="Times New Roman"/>
          <w:sz w:val="24"/>
          <w:szCs w:val="24"/>
        </w:rPr>
        <w:t>were customarily ordered according to their variances</w:t>
      </w:r>
      <w:r w:rsidR="00161252">
        <w:rPr>
          <w:rFonts w:ascii="Times New Roman" w:hAnsi="Times New Roman" w:cs="Times New Roman"/>
          <w:sz w:val="24"/>
          <w:szCs w:val="24"/>
        </w:rPr>
        <w:t xml:space="preserve">. The whole data set can be </w:t>
      </w:r>
      <w:r w:rsidR="00161252">
        <w:rPr>
          <w:rFonts w:ascii="Times New Roman" w:hAnsi="Times New Roman" w:cs="Times New Roman"/>
          <w:sz w:val="24"/>
          <w:szCs w:val="24"/>
        </w:rPr>
        <w:lastRenderedPageBreak/>
        <w:t xml:space="preserve">effectively </w:t>
      </w:r>
      <w:r w:rsidR="00165508">
        <w:rPr>
          <w:rFonts w:ascii="Times New Roman" w:hAnsi="Times New Roman" w:cs="Times New Roman"/>
          <w:sz w:val="24"/>
          <w:szCs w:val="24"/>
        </w:rPr>
        <w:t>compressed</w:t>
      </w:r>
      <w:r w:rsidR="00161252">
        <w:rPr>
          <w:rFonts w:ascii="Times New Roman" w:hAnsi="Times New Roman" w:cs="Times New Roman"/>
          <w:sz w:val="24"/>
          <w:szCs w:val="24"/>
        </w:rPr>
        <w:t xml:space="preserve"> by discarding the </w:t>
      </w:r>
      <w:r w:rsidR="002E1C37">
        <w:rPr>
          <w:rFonts w:ascii="Times New Roman" w:hAnsi="Times New Roman" w:cs="Times New Roman"/>
          <w:sz w:val="24"/>
          <w:szCs w:val="24"/>
        </w:rPr>
        <w:t>PCs</w:t>
      </w:r>
      <w:r w:rsidR="00161252">
        <w:rPr>
          <w:rFonts w:ascii="Times New Roman" w:hAnsi="Times New Roman" w:cs="Times New Roman"/>
          <w:sz w:val="24"/>
          <w:szCs w:val="24"/>
        </w:rPr>
        <w:t xml:space="preserve"> that exhibit </w:t>
      </w:r>
      <w:r w:rsidR="005D044F">
        <w:rPr>
          <w:rFonts w:ascii="Times New Roman" w:hAnsi="Times New Roman" w:cs="Times New Roman"/>
          <w:sz w:val="24"/>
          <w:szCs w:val="24"/>
        </w:rPr>
        <w:t>minimum</w:t>
      </w:r>
      <w:r w:rsidR="00161252">
        <w:rPr>
          <w:rFonts w:ascii="Times New Roman" w:hAnsi="Times New Roman" w:cs="Times New Roman"/>
          <w:sz w:val="24"/>
          <w:szCs w:val="24"/>
        </w:rPr>
        <w:t xml:space="preserve"> variances</w:t>
      </w:r>
      <w:r w:rsidR="00165508">
        <w:rPr>
          <w:rFonts w:ascii="Times New Roman" w:hAnsi="Times New Roman" w:cs="Times New Roman"/>
          <w:sz w:val="24"/>
          <w:szCs w:val="24"/>
        </w:rPr>
        <w:t xml:space="preserve"> </w:t>
      </w:r>
      <w:r w:rsidR="00165508">
        <w:rPr>
          <w:rFonts w:ascii="Times New Roman" w:hAnsi="Times New Roman" w:cs="Times New Roman"/>
          <w:sz w:val="24"/>
          <w:szCs w:val="24"/>
        </w:rPr>
        <w:t>while not compromising too much the integrity of the information</w:t>
      </w:r>
      <w:r w:rsidR="00641E72">
        <w:rPr>
          <w:rFonts w:ascii="Times New Roman" w:hAnsi="Times New Roman" w:cs="Times New Roman"/>
          <w:sz w:val="24"/>
          <w:szCs w:val="24"/>
        </w:rPr>
        <w:t>.</w:t>
      </w:r>
    </w:p>
    <w:p w14:paraId="410E2729" w14:textId="54876771" w:rsidR="009C2B11" w:rsidRDefault="00F93081" w:rsidP="0089486B">
      <w:pPr>
        <w:spacing w:line="360" w:lineRule="auto"/>
        <w:rPr>
          <w:rFonts w:ascii="Times New Roman" w:hAnsi="Times New Roman" w:cs="Times New Roman"/>
          <w:sz w:val="24"/>
          <w:szCs w:val="24"/>
        </w:rPr>
      </w:pPr>
      <w:r>
        <w:rPr>
          <w:rFonts w:ascii="Times New Roman" w:hAnsi="Times New Roman" w:cs="Times New Roman"/>
          <w:sz w:val="24"/>
          <w:szCs w:val="24"/>
        </w:rPr>
        <w:t>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Pr>
          <w:rFonts w:ascii="Times New Roman" w:hAnsi="Times New Roman" w:cs="Times New Roman"/>
          <w:sz w:val="24"/>
          <w:szCs w:val="24"/>
        </w:rPr>
        <w:t>:</w:t>
      </w:r>
    </w:p>
    <w:p w14:paraId="132F8208" w14:textId="1FA2DBE8" w:rsidR="00AF469C" w:rsidRPr="00AF469C" w:rsidRDefault="008E3B0E"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3162D100"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w:t>
      </w:r>
      <w:r w:rsidR="00127C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415E7">
        <w:rPr>
          <w:rFonts w:ascii="Times New Roman" w:hAnsi="Times New Roman" w:cs="Times New Roman"/>
          <w:sz w:val="24"/>
          <w:szCs w:val="24"/>
        </w:rPr>
        <w:t xml:space="preserve">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w:t>
      </w:r>
      <w:r w:rsidR="00BC4E31">
        <w:rPr>
          <w:rFonts w:ascii="Times New Roman" w:hAnsi="Times New Roman" w:cs="Times New Roman"/>
          <w:sz w:val="24"/>
          <w:szCs w:val="24"/>
        </w:rPr>
        <w:t xml:space="preserve">the </w:t>
      </w:r>
      <w:r w:rsidR="00DD7004">
        <w:rPr>
          <w:rFonts w:ascii="Times New Roman" w:hAnsi="Times New Roman" w:cs="Times New Roman"/>
          <w:sz w:val="24"/>
          <w:szCs w:val="24"/>
        </w:rPr>
        <w:t>PCs</w:t>
      </w:r>
      <w:r w:rsidR="00BC4E31">
        <w:rPr>
          <w:rFonts w:ascii="Times New Roman" w:hAnsi="Times New Roman" w:cs="Times New Roman"/>
          <w:sz w:val="24"/>
          <w:szCs w:val="24"/>
        </w:rPr>
        <w:t xml:space="preserve"> </w:t>
      </w:r>
      <w:r w:rsidR="007A72FE">
        <w:rPr>
          <w:rFonts w:ascii="Times New Roman" w:hAnsi="Times New Roman" w:cs="Times New Roman"/>
          <w:sz w:val="24"/>
          <w:szCs w:val="24"/>
        </w:rPr>
        <w:t xml:space="preserve">stored in the columns of the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A850EF">
        <w:rPr>
          <w:rFonts w:ascii="Times New Roman" w:hAnsi="Times New Roman" w:cs="Times New Roman" w:hint="eastAsia"/>
          <w:sz w:val="24"/>
          <w:szCs w:val="24"/>
        </w:rPr>
        <w:t xml:space="preserve"> </w:t>
      </w:r>
      <w:r w:rsidR="007A72FE">
        <w:rPr>
          <w:rFonts w:ascii="Times New Roman" w:hAnsi="Times New Roman" w:cs="Times New Roman"/>
          <w:sz w:val="24"/>
          <w:szCs w:val="24"/>
        </w:rPr>
        <w:t>ortho</w:t>
      </w:r>
      <w:r w:rsidR="00DD7004">
        <w:rPr>
          <w:rFonts w:ascii="Times New Roman" w:hAnsi="Times New Roman" w:cs="Times New Roman"/>
          <w:sz w:val="24"/>
          <w:szCs w:val="24"/>
        </w:rPr>
        <w:t>normal</w:t>
      </w:r>
      <w:r w:rsidR="007A72FE">
        <w:rPr>
          <w:rFonts w:ascii="Times New Roman" w:hAnsi="Times New Roman" w:cs="Times New Roman"/>
          <w:sz w:val="24"/>
          <w:szCs w:val="24"/>
        </w:rPr>
        <w:t xml:space="preserve"> </w:t>
      </w:r>
      <w:r w:rsidR="00A850EF">
        <w:rPr>
          <w:rFonts w:ascii="Times New Roman" w:hAnsi="Times New Roman" w:cs="Times New Roman"/>
          <w:sz w:val="24"/>
          <w:szCs w:val="24"/>
        </w:rPr>
        <w:t>matrix</w:t>
      </w:r>
      <w:r w:rsidR="00147F9B">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w:t>
      </w:r>
      <w:r w:rsidR="00DD7004">
        <w:rPr>
          <w:rFonts w:ascii="Times New Roman" w:hAnsi="Times New Roman" w:cs="Times New Roman"/>
          <w:sz w:val="24"/>
          <w:szCs w:val="24"/>
        </w:rPr>
        <w:t>PCs.</w:t>
      </w:r>
    </w:p>
    <w:p w14:paraId="2CCEB610" w14:textId="45D10153"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E35617">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DD7004">
        <w:rPr>
          <w:rFonts w:ascii="Times New Roman" w:hAnsi="Times New Roman" w:cs="Times New Roman"/>
          <w:sz w:val="24"/>
          <w:szCs w:val="24"/>
        </w:rPr>
        <w:t>PC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w:t>
      </w:r>
      <w:r w:rsidR="00E02C12">
        <w:rPr>
          <w:rFonts w:ascii="Times New Roman" w:hAnsi="Times New Roman" w:cs="Times New Roman"/>
          <w:sz w:val="24"/>
          <w:szCs w:val="24"/>
        </w:rPr>
        <w:t>PC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w:t>
      </w:r>
      <w:r w:rsidR="00DD7004">
        <w:rPr>
          <w:rFonts w:ascii="Times New Roman" w:hAnsi="Times New Roman" w:cs="Times New Roman"/>
          <w:sz w:val="24"/>
          <w:szCs w:val="24"/>
        </w:rPr>
        <w:t>PCs</w:t>
      </w:r>
      <w:r w:rsidR="005336F3">
        <w:rPr>
          <w:rFonts w:ascii="Times New Roman" w:hAnsi="Times New Roman" w:cs="Times New Roman"/>
          <w:sz w:val="24"/>
          <w:szCs w:val="24"/>
        </w:rPr>
        <w:t xml:space="preserve">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w:t>
      </w:r>
      <w:r w:rsidR="004D7843">
        <w:rPr>
          <w:rFonts w:ascii="Times New Roman" w:hAnsi="Times New Roman" w:cs="Times New Roman"/>
          <w:sz w:val="24"/>
          <w:szCs w:val="24"/>
        </w:rPr>
        <w:t xml:space="preserve">Conceivably, it was much more computationally economic to implement the machine learning algorithms to </w:t>
      </w:r>
      <w:r w:rsidR="00501C56">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DD7004">
        <w:rPr>
          <w:rFonts w:ascii="Times New Roman" w:hAnsi="Times New Roman" w:cs="Times New Roman"/>
          <w:sz w:val="24"/>
          <w:szCs w:val="24"/>
        </w:rPr>
        <w:t>PCs</w:t>
      </w:r>
      <w:r w:rsidR="00501C5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5A82BD06"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8E3B0E">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3A7F0A94"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480438">
        <w:rPr>
          <w:rFonts w:ascii="Times New Roman" w:hAnsi="Times New Roman" w:cs="Times New Roman"/>
          <w:sz w:val="24"/>
          <w:szCs w:val="24"/>
        </w:rPr>
        <w:t>PCs</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 xml:space="preserve">It was clear that the two </w:t>
      </w:r>
      <w:r w:rsidR="007B0ED9">
        <w:rPr>
          <w:rFonts w:ascii="Times New Roman" w:hAnsi="Times New Roman" w:cs="Times New Roman"/>
          <w:sz w:val="24"/>
          <w:szCs w:val="24"/>
        </w:rPr>
        <w:lastRenderedPageBreak/>
        <w:t>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p>
    <w:p w14:paraId="66CB74F0" w14:textId="266716D2"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8E3B0E">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316674"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4C11DC">
        <w:rPr>
          <w:rFonts w:ascii="Times New Roman" w:hAnsi="Times New Roman" w:cs="Times New Roman"/>
          <w:sz w:val="24"/>
          <w:szCs w:val="24"/>
        </w:rPr>
        <w:t>PC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520F7C19"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9D4605">
        <w:rPr>
          <w:rFonts w:ascii="Times New Roman" w:hAnsi="Times New Roman" w:cs="Times New Roman"/>
          <w:sz w:val="24"/>
          <w:szCs w:val="24"/>
        </w:rPr>
        <w:t xml:space="preserve"> the number of cluster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665D5">
        <w:rPr>
          <w:rFonts w:ascii="Times New Roman" w:hAnsi="Times New Roman" w:cs="Times New Roman"/>
          <w:sz w:val="24"/>
          <w:szCs w:val="24"/>
        </w:rPr>
        <w:t xml:space="preserve"> </w:t>
      </w:r>
      <w:r w:rsidR="009D4605">
        <w:rPr>
          <w:rFonts w:ascii="Times New Roman" w:hAnsi="Times New Roman" w:cs="Times New Roman"/>
          <w:sz w:val="24"/>
          <w:szCs w:val="24"/>
        </w:rPr>
        <w:t xml:space="preserve">were </w:t>
      </w:r>
      <w:r w:rsidR="009D4605">
        <w:rPr>
          <w:rFonts w:ascii="Times New Roman" w:hAnsi="Times New Roman" w:cs="Times New Roman"/>
          <w:sz w:val="24"/>
          <w:szCs w:val="24"/>
        </w:rPr>
        <w:t xml:space="preserve">determined </w:t>
      </w:r>
      <w:r w:rsidR="009D4605">
        <w:rPr>
          <w:rFonts w:ascii="Times New Roman" w:hAnsi="Times New Roman" w:cs="Times New Roman"/>
          <w:sz w:val="24"/>
          <w:szCs w:val="24"/>
        </w:rPr>
        <w:t xml:space="preserve">to be </w:t>
      </w:r>
      <w:r w:rsidR="00165508">
        <w:rPr>
          <w:rFonts w:ascii="Times New Roman" w:hAnsi="Times New Roman" w:cs="Times New Roman"/>
          <w:sz w:val="24"/>
          <w:szCs w:val="24"/>
        </w:rPr>
        <w:t>91</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173</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251</w:t>
      </w:r>
      <w:r w:rsidR="00C665D5">
        <w:rPr>
          <w:rFonts w:ascii="Times New Roman" w:hAnsi="Times New Roman" w:cs="Times New Roman"/>
          <w:sz w:val="24"/>
          <w:szCs w:val="24"/>
        </w:rPr>
        <w:t xml:space="preserve">, and </w:t>
      </w:r>
      <w:r w:rsidR="00165508">
        <w:rPr>
          <w:rFonts w:ascii="Times New Roman" w:hAnsi="Times New Roman" w:cs="Times New Roman"/>
          <w:sz w:val="24"/>
          <w:szCs w:val="24"/>
        </w:rPr>
        <w:t>318</w:t>
      </w:r>
      <w:r w:rsidR="00C665D5">
        <w:rPr>
          <w:rFonts w:ascii="Times New Roman" w:hAnsi="Times New Roman" w:cs="Times New Roman"/>
          <w:sz w:val="24"/>
          <w:szCs w:val="24"/>
        </w:rPr>
        <w:t xml:space="preserve">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time</w:t>
      </w:r>
      <w:r w:rsidR="009D4605">
        <w:rPr>
          <w:rFonts w:ascii="Times New Roman" w:hAnsi="Times New Roman" w:cs="Times New Roman"/>
          <w:sz w:val="24"/>
          <w:szCs w:val="24"/>
        </w:rPr>
        <w:t xml:space="preserve">, thus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D4605">
        <w:rPr>
          <w:rFonts w:ascii="Times New Roman" w:hAnsi="Times New Roman" w:cs="Times New Roman" w:hint="eastAsia"/>
          <w:sz w:val="24"/>
          <w:szCs w:val="24"/>
        </w:rPr>
        <w:t xml:space="preserve"> </w:t>
      </w:r>
      <w:r w:rsidR="009D4605">
        <w:rPr>
          <w:rFonts w:ascii="Times New Roman" w:hAnsi="Times New Roman" w:cs="Times New Roman"/>
          <w:sz w:val="24"/>
          <w:szCs w:val="24"/>
        </w:rPr>
        <w:t xml:space="preserve">more than 16 were not considered for </w:t>
      </w:r>
      <w:r w:rsidR="009A48FA">
        <w:rPr>
          <w:rFonts w:ascii="Times New Roman" w:hAnsi="Times New Roman" w:cs="Times New Roman"/>
          <w:sz w:val="24"/>
          <w:szCs w:val="24"/>
        </w:rPr>
        <w:t xml:space="preserve">the </w:t>
      </w:r>
      <w:r w:rsidR="009D4605">
        <w:rPr>
          <w:rFonts w:ascii="Times New Roman" w:hAnsi="Times New Roman" w:cs="Times New Roman"/>
          <w:sz w:val="24"/>
          <w:szCs w:val="24"/>
        </w:rPr>
        <w:t>AP algorithm</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AB05D8">
        <w:rPr>
          <w:rFonts w:ascii="Times New Roman" w:hAnsi="Times New Roman" w:cs="Times New Roman"/>
          <w:sz w:val="24"/>
          <w:szCs w:val="24"/>
        </w:rPr>
        <w:t xml:space="preserve"> </w:t>
      </w:r>
      <w:r w:rsidR="00AB05D8" w:rsidRPr="00265A62">
        <w:rPr>
          <w:rFonts w:ascii="Times New Roman" w:hAnsi="Times New Roman" w:cs="Times New Roman"/>
          <w:i/>
          <w:sz w:val="24"/>
          <w:szCs w:val="24"/>
        </w:rPr>
        <w:t>a priori</w:t>
      </w:r>
      <w:r w:rsidR="00C5519C" w:rsidRPr="00C5519C">
        <w:rPr>
          <w:rFonts w:ascii="Times New Roman" w:hAnsi="Times New Roman" w:cs="Times New Roman"/>
          <w:sz w:val="24"/>
          <w:szCs w:val="24"/>
        </w:rPr>
        <w:t xml:space="preserve">. </w:t>
      </w:r>
      <w:r w:rsidR="00165508">
        <w:rPr>
          <w:rFonts w:ascii="Times New Roman" w:hAnsi="Times New Roman" w:cs="Times New Roman"/>
          <w:sz w:val="24"/>
          <w:szCs w:val="24"/>
        </w:rPr>
        <w:t>To facilitate the</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165508">
        <w:rPr>
          <w:rFonts w:ascii="Times New Roman" w:hAnsi="Times New Roman" w:cs="Times New Roman"/>
          <w:sz w:val="24"/>
          <w:szCs w:val="24"/>
        </w:rPr>
        <w:t>s</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w:t>
      </w:r>
      <w:r w:rsidR="00C5519C">
        <w:rPr>
          <w:rFonts w:ascii="Times New Roman" w:hAnsi="Times New Roman" w:cs="Times New Roman"/>
          <w:sz w:val="24"/>
          <w:szCs w:val="24"/>
        </w:rPr>
        <w:lastRenderedPageBreak/>
        <w:t xml:space="preserve">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006535C"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8E3B0E">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3D30B8A0">
            <wp:extent cx="2926977" cy="242270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3">
                      <a:extLst>
                        <a:ext uri="{28A0092B-C50C-407E-A947-70E740481C1C}">
                          <a14:useLocalDpi xmlns:a14="http://schemas.microsoft.com/office/drawing/2010/main" val="0"/>
                        </a:ext>
                      </a:extLst>
                    </a:blip>
                    <a:stretch>
                      <a:fillRect/>
                    </a:stretch>
                  </pic:blipFill>
                  <pic:spPr>
                    <a:xfrm>
                      <a:off x="0" y="0"/>
                      <a:ext cx="2949874" cy="2441654"/>
                    </a:xfrm>
                    <a:prstGeom prst="rect">
                      <a:avLst/>
                    </a:prstGeom>
                  </pic:spPr>
                </pic:pic>
              </a:graphicData>
            </a:graphic>
          </wp:inline>
        </w:drawing>
      </w:r>
    </w:p>
    <w:p w14:paraId="63E9054B" w14:textId="0F3D8777"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8E3B0E">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5"/>
    </w:p>
    <w:p w14:paraId="1E636820" w14:textId="6A1CC576" w:rsidR="00265BA4" w:rsidRDefault="00E01937" w:rsidP="00E0193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EBF47F" wp14:editId="3C99FEE3">
            <wp:extent cx="5480050" cy="2429273"/>
            <wp:effectExtent l="0" t="0" r="635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0050" cy="2429273"/>
                    </a:xfrm>
                    <a:prstGeom prst="rect">
                      <a:avLst/>
                    </a:prstGeom>
                  </pic:spPr>
                </pic:pic>
              </a:graphicData>
            </a:graphic>
          </wp:inline>
        </w:drawing>
      </w:r>
    </w:p>
    <w:p w14:paraId="6CD02099" w14:textId="4A0EAB68" w:rsidR="00E01937" w:rsidRDefault="00E01937" w:rsidP="00E01937">
      <w:pPr>
        <w:spacing w:line="360" w:lineRule="auto"/>
        <w:jc w:val="center"/>
        <w:rPr>
          <w:rFonts w:ascii="Times New Roman" w:hAnsi="Times New Roman" w:cs="Times New Roman"/>
          <w:sz w:val="24"/>
          <w:szCs w:val="24"/>
        </w:rPr>
      </w:pPr>
      <w:bookmarkStart w:id="6" w:name="_Ref59786441"/>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008E3B0E">
        <w:rPr>
          <w:rFonts w:ascii="Times New Roman" w:hAnsi="Times New Roman" w:cs="Times New Roman"/>
          <w:noProof/>
          <w:sz w:val="24"/>
          <w:szCs w:val="24"/>
        </w:rPr>
        <w:t>9</w:t>
      </w:r>
      <w:r w:rsidRPr="00E01937">
        <w:rPr>
          <w:rFonts w:ascii="Times New Roman" w:hAnsi="Times New Roman" w:cs="Times New Roman"/>
          <w:sz w:val="24"/>
          <w:szCs w:val="24"/>
        </w:rPr>
        <w:fldChar w:fldCharType="end"/>
      </w:r>
      <w:bookmarkEnd w:id="6"/>
    </w:p>
    <w:p w14:paraId="31A97A51" w14:textId="15E3E415" w:rsidR="00A95120" w:rsidRDefault="006A5809" w:rsidP="00D80590">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7864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01937">
        <w:rPr>
          <w:rFonts w:ascii="Times New Roman" w:hAnsi="Times New Roman" w:cs="Times New Roman"/>
          <w:sz w:val="24"/>
          <w:szCs w:val="24"/>
        </w:rPr>
        <w:t>Figure 9</w:t>
      </w:r>
      <w:r>
        <w:rPr>
          <w:rFonts w:ascii="Times New Roman" w:hAnsi="Times New Roman" w:cs="Times New Roman"/>
          <w:sz w:val="24"/>
          <w:szCs w:val="24"/>
        </w:rPr>
        <w:fldChar w:fldCharType="end"/>
      </w:r>
      <w:r>
        <w:rPr>
          <w:rFonts w:ascii="Times New Roman" w:hAnsi="Times New Roman" w:cs="Times New Roman"/>
          <w:sz w:val="24"/>
          <w:szCs w:val="24"/>
        </w:rPr>
        <w:t xml:space="preserve"> displays the segmentation results by setting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Pr>
          <w:rFonts w:ascii="Times New Roman" w:hAnsi="Times New Roman" w:cs="Times New Roman" w:hint="eastAsia"/>
          <w:sz w:val="24"/>
          <w:szCs w:val="24"/>
        </w:rPr>
        <w:t xml:space="preserve">s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Pr>
          <w:rFonts w:ascii="Times New Roman" w:hAnsi="Times New Roman" w:cs="Times New Roman" w:hint="eastAsia"/>
          <w:sz w:val="24"/>
          <w:szCs w:val="24"/>
        </w:rPr>
        <w:t>s</w:t>
      </w:r>
      <w:r>
        <w:rPr>
          <w:rFonts w:ascii="Times New Roman" w:hAnsi="Times New Roman" w:cs="Times New Roman"/>
          <w:sz w:val="24"/>
          <w:szCs w:val="24"/>
        </w:rPr>
        <w:t xml:space="preserve">. To avoid being perplexed by the coloring, the segmentation was </w:t>
      </w:r>
      <w:r w:rsidR="0038256F">
        <w:rPr>
          <w:rFonts w:ascii="Times New Roman" w:hAnsi="Times New Roman" w:cs="Times New Roman"/>
          <w:sz w:val="24"/>
          <w:szCs w:val="24"/>
        </w:rPr>
        <w:t>delineated</w:t>
      </w:r>
      <w:r>
        <w:rPr>
          <w:rFonts w:ascii="Times New Roman" w:hAnsi="Times New Roman" w:cs="Times New Roman"/>
          <w:sz w:val="24"/>
          <w:szCs w:val="24"/>
        </w:rPr>
        <w:t xml:space="preserve"> by their boundaries thanks to the continuity of the clusters</w:t>
      </w:r>
      <w:r w:rsidR="002058A9">
        <w:rPr>
          <w:rFonts w:ascii="Times New Roman" w:hAnsi="Times New Roman" w:cs="Times New Roman"/>
          <w:sz w:val="24"/>
          <w:szCs w:val="24"/>
        </w:rPr>
        <w:t xml:space="preserve"> inherent to the HAC algorithm</w:t>
      </w:r>
      <w:r>
        <w:rPr>
          <w:rFonts w:ascii="Times New Roman" w:hAnsi="Times New Roman" w:cs="Times New Roman"/>
          <w:sz w:val="24"/>
          <w:szCs w:val="24"/>
        </w:rPr>
        <w:t>.</w:t>
      </w:r>
      <w:r w:rsidR="002058A9">
        <w:rPr>
          <w:rFonts w:ascii="Times New Roman" w:hAnsi="Times New Roman" w:cs="Times New Roman"/>
          <w:sz w:val="24"/>
          <w:szCs w:val="24"/>
        </w:rPr>
        <w:t xml:space="preserve"> </w:t>
      </w:r>
      <w:r w:rsidR="003D4ACE">
        <w:rPr>
          <w:rFonts w:ascii="Times New Roman" w:hAnsi="Times New Roman" w:cs="Times New Roman"/>
          <w:sz w:val="24"/>
          <w:szCs w:val="24"/>
        </w:rPr>
        <w:t xml:space="preserve">With increasing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A53804">
        <w:rPr>
          <w:rFonts w:ascii="Times New Roman" w:hAnsi="Times New Roman" w:cs="Times New Roman" w:hint="eastAsia"/>
          <w:sz w:val="24"/>
          <w:szCs w:val="24"/>
        </w:rPr>
        <w:t>,</w:t>
      </w:r>
      <w:r w:rsidR="00A53804">
        <w:rPr>
          <w:rFonts w:ascii="Times New Roman" w:hAnsi="Times New Roman" w:cs="Times New Roman"/>
          <w:sz w:val="24"/>
          <w:szCs w:val="24"/>
        </w:rPr>
        <w:t xml:space="preserve"> regions were identified</w:t>
      </w:r>
      <w:r w:rsidR="00641329">
        <w:rPr>
          <w:rFonts w:ascii="Times New Roman" w:hAnsi="Times New Roman" w:cs="Times New Roman"/>
          <w:sz w:val="24"/>
          <w:szCs w:val="24"/>
        </w:rPr>
        <w:t xml:space="preserve"> with more subtle distinction</w:t>
      </w:r>
      <w:r w:rsidR="00E95A50">
        <w:rPr>
          <w:rFonts w:ascii="Times New Roman" w:hAnsi="Times New Roman" w:cs="Times New Roman"/>
          <w:sz w:val="24"/>
          <w:szCs w:val="24"/>
        </w:rPr>
        <w:t>.</w:t>
      </w:r>
    </w:p>
    <w:p w14:paraId="5470A12D" w14:textId="531326F5" w:rsidR="005430A5" w:rsidRDefault="005430A5" w:rsidP="005430A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6DFEEA" wp14:editId="24D517F3">
            <wp:extent cx="1996443" cy="5257800"/>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5">
                      <a:extLst>
                        <a:ext uri="{28A0092B-C50C-407E-A947-70E740481C1C}">
                          <a14:useLocalDpi xmlns:a14="http://schemas.microsoft.com/office/drawing/2010/main" val="0"/>
                        </a:ext>
                      </a:extLst>
                    </a:blip>
                    <a:stretch>
                      <a:fillRect/>
                    </a:stretch>
                  </pic:blipFill>
                  <pic:spPr>
                    <a:xfrm>
                      <a:off x="0" y="0"/>
                      <a:ext cx="2036079" cy="5362185"/>
                    </a:xfrm>
                    <a:prstGeom prst="rect">
                      <a:avLst/>
                    </a:prstGeom>
                  </pic:spPr>
                </pic:pic>
              </a:graphicData>
            </a:graphic>
          </wp:inline>
        </w:drawing>
      </w:r>
    </w:p>
    <w:p w14:paraId="20CA679D" w14:textId="6552B641" w:rsidR="008E3B0E" w:rsidRPr="00C5519C" w:rsidRDefault="008E3B0E" w:rsidP="008E3B0E">
      <w:pPr>
        <w:spacing w:line="360" w:lineRule="auto"/>
        <w:jc w:val="center"/>
        <w:rPr>
          <w:rFonts w:ascii="Times New Roman" w:hAnsi="Times New Roman" w:cs="Times New Roman" w:hint="eastAsia"/>
          <w:sz w:val="24"/>
          <w:szCs w:val="24"/>
        </w:rPr>
      </w:pPr>
      <w:r w:rsidRPr="008E3B0E">
        <w:rPr>
          <w:rFonts w:ascii="Times New Roman" w:hAnsi="Times New Roman" w:cs="Times New Roman"/>
          <w:sz w:val="24"/>
          <w:szCs w:val="24"/>
        </w:rPr>
        <w:t xml:space="preserve">Figure </w:t>
      </w:r>
      <w:r w:rsidRPr="008E3B0E">
        <w:rPr>
          <w:rFonts w:ascii="Times New Roman" w:hAnsi="Times New Roman" w:cs="Times New Roman"/>
          <w:sz w:val="24"/>
          <w:szCs w:val="24"/>
        </w:rPr>
        <w:fldChar w:fldCharType="begin"/>
      </w:r>
      <w:r w:rsidRPr="008E3B0E">
        <w:rPr>
          <w:rFonts w:ascii="Times New Roman" w:hAnsi="Times New Roman" w:cs="Times New Roman"/>
          <w:sz w:val="24"/>
          <w:szCs w:val="24"/>
        </w:rPr>
        <w:instrText xml:space="preserve"> SEQ Figure \* ARABIC </w:instrText>
      </w:r>
      <w:r w:rsidRPr="008E3B0E">
        <w:rPr>
          <w:rFonts w:ascii="Times New Roman" w:hAnsi="Times New Roman" w:cs="Times New Roman"/>
          <w:sz w:val="24"/>
          <w:szCs w:val="24"/>
        </w:rPr>
        <w:fldChar w:fldCharType="separate"/>
      </w:r>
      <w:r w:rsidRPr="008E3B0E">
        <w:rPr>
          <w:rFonts w:ascii="Times New Roman" w:hAnsi="Times New Roman" w:cs="Times New Roman"/>
          <w:sz w:val="24"/>
          <w:szCs w:val="24"/>
        </w:rPr>
        <w:t>10</w:t>
      </w:r>
      <w:r w:rsidRPr="008E3B0E">
        <w:rPr>
          <w:rFonts w:ascii="Times New Roman" w:hAnsi="Times New Roman" w:cs="Times New Roman"/>
          <w:sz w:val="24"/>
          <w:szCs w:val="24"/>
        </w:rPr>
        <w:fldChar w:fldCharType="end"/>
      </w:r>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bandpass x-ray microbeams, J. Appl. Phys. 86(9) (1999) 5249-5255.</w:t>
      </w:r>
    </w:p>
    <w:p w14:paraId="230C28EC" w14:textId="77777777" w:rsidR="00024EDC" w:rsidRPr="00024EDC" w:rsidRDefault="00024EDC" w:rsidP="00024EDC">
      <w:pPr>
        <w:pStyle w:val="EndNoteBibliography"/>
      </w:pPr>
      <w:r w:rsidRPr="00024EDC">
        <w:t>[3] R. Spolenak, W.L. Brown, N. Tamura, A.A. MacDowell, R.S. Celestre, H.A. Padmore, B. Valek, J.C. 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lastRenderedPageBreak/>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90F2B74" w14:textId="77777777" w:rsidR="00024EDC" w:rsidRPr="00024EDC" w:rsidRDefault="00024EDC" w:rsidP="00024EDC">
      <w:pPr>
        <w:pStyle w:val="EndNoteBibliography"/>
      </w:pPr>
      <w:r w:rsidRPr="00024EDC">
        <w:t>[20] C. Zhang, Y. Zhang, G. Wu, W. Liu, R. Xu, D. Juul Jensen, A. Godfrey, Alignment of sample 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lastRenderedPageBreak/>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71194F37"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11F0F"/>
    <w:rsid w:val="00014808"/>
    <w:rsid w:val="00021021"/>
    <w:rsid w:val="00024EDC"/>
    <w:rsid w:val="0002527D"/>
    <w:rsid w:val="00025B60"/>
    <w:rsid w:val="000308EE"/>
    <w:rsid w:val="0003121C"/>
    <w:rsid w:val="00035DDB"/>
    <w:rsid w:val="000415E7"/>
    <w:rsid w:val="00050CE9"/>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A1409"/>
    <w:rsid w:val="000A7B31"/>
    <w:rsid w:val="000B16DD"/>
    <w:rsid w:val="000B3396"/>
    <w:rsid w:val="000B77E9"/>
    <w:rsid w:val="000C135F"/>
    <w:rsid w:val="000C22EB"/>
    <w:rsid w:val="000D6F95"/>
    <w:rsid w:val="000D78B9"/>
    <w:rsid w:val="000E647D"/>
    <w:rsid w:val="000E6608"/>
    <w:rsid w:val="000E7363"/>
    <w:rsid w:val="000F08CF"/>
    <w:rsid w:val="00101200"/>
    <w:rsid w:val="00104F5D"/>
    <w:rsid w:val="0011361C"/>
    <w:rsid w:val="0011543E"/>
    <w:rsid w:val="001160D2"/>
    <w:rsid w:val="00127872"/>
    <w:rsid w:val="00127C05"/>
    <w:rsid w:val="00127C3C"/>
    <w:rsid w:val="00130395"/>
    <w:rsid w:val="001323EA"/>
    <w:rsid w:val="00136172"/>
    <w:rsid w:val="001476C7"/>
    <w:rsid w:val="00147F9B"/>
    <w:rsid w:val="00154450"/>
    <w:rsid w:val="00156B46"/>
    <w:rsid w:val="001604EB"/>
    <w:rsid w:val="00161252"/>
    <w:rsid w:val="00165508"/>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058A9"/>
    <w:rsid w:val="002100F0"/>
    <w:rsid w:val="00210555"/>
    <w:rsid w:val="00210AB9"/>
    <w:rsid w:val="00211C10"/>
    <w:rsid w:val="0021573E"/>
    <w:rsid w:val="00231477"/>
    <w:rsid w:val="00233A8F"/>
    <w:rsid w:val="00234053"/>
    <w:rsid w:val="002367B2"/>
    <w:rsid w:val="00237BAD"/>
    <w:rsid w:val="00251ADB"/>
    <w:rsid w:val="00255D77"/>
    <w:rsid w:val="00256209"/>
    <w:rsid w:val="00260144"/>
    <w:rsid w:val="0026240F"/>
    <w:rsid w:val="002652CF"/>
    <w:rsid w:val="00265A62"/>
    <w:rsid w:val="00265BA4"/>
    <w:rsid w:val="00274295"/>
    <w:rsid w:val="00275145"/>
    <w:rsid w:val="00285EFF"/>
    <w:rsid w:val="002903F9"/>
    <w:rsid w:val="0029127F"/>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1C37"/>
    <w:rsid w:val="002E6A4A"/>
    <w:rsid w:val="002F11D1"/>
    <w:rsid w:val="002F29D9"/>
    <w:rsid w:val="002F4448"/>
    <w:rsid w:val="002F7AF0"/>
    <w:rsid w:val="00300305"/>
    <w:rsid w:val="003024BB"/>
    <w:rsid w:val="003024DD"/>
    <w:rsid w:val="00302C71"/>
    <w:rsid w:val="00306308"/>
    <w:rsid w:val="00307EEA"/>
    <w:rsid w:val="00326A74"/>
    <w:rsid w:val="00326D8C"/>
    <w:rsid w:val="00337BBC"/>
    <w:rsid w:val="00340962"/>
    <w:rsid w:val="0034640E"/>
    <w:rsid w:val="00353553"/>
    <w:rsid w:val="00357003"/>
    <w:rsid w:val="003613ED"/>
    <w:rsid w:val="003670A6"/>
    <w:rsid w:val="0037093B"/>
    <w:rsid w:val="00376199"/>
    <w:rsid w:val="00377B20"/>
    <w:rsid w:val="003801FC"/>
    <w:rsid w:val="0038256F"/>
    <w:rsid w:val="00393F01"/>
    <w:rsid w:val="00395D9F"/>
    <w:rsid w:val="003A0104"/>
    <w:rsid w:val="003A5609"/>
    <w:rsid w:val="003B6F27"/>
    <w:rsid w:val="003C2B0F"/>
    <w:rsid w:val="003D2442"/>
    <w:rsid w:val="003D4ACE"/>
    <w:rsid w:val="003E14AF"/>
    <w:rsid w:val="003E7DD3"/>
    <w:rsid w:val="003F3A71"/>
    <w:rsid w:val="003F4B20"/>
    <w:rsid w:val="00401AA5"/>
    <w:rsid w:val="00406085"/>
    <w:rsid w:val="00414AF5"/>
    <w:rsid w:val="00422431"/>
    <w:rsid w:val="00426A7D"/>
    <w:rsid w:val="0043790B"/>
    <w:rsid w:val="00443FC7"/>
    <w:rsid w:val="00444209"/>
    <w:rsid w:val="00447A5F"/>
    <w:rsid w:val="00455CBE"/>
    <w:rsid w:val="00460D3C"/>
    <w:rsid w:val="00462E50"/>
    <w:rsid w:val="00463360"/>
    <w:rsid w:val="00466AF4"/>
    <w:rsid w:val="00470173"/>
    <w:rsid w:val="00471D58"/>
    <w:rsid w:val="00473A03"/>
    <w:rsid w:val="00480438"/>
    <w:rsid w:val="00482EB4"/>
    <w:rsid w:val="004921B7"/>
    <w:rsid w:val="00492632"/>
    <w:rsid w:val="00493724"/>
    <w:rsid w:val="004C11DC"/>
    <w:rsid w:val="004C1F33"/>
    <w:rsid w:val="004C284E"/>
    <w:rsid w:val="004C46BA"/>
    <w:rsid w:val="004D056D"/>
    <w:rsid w:val="004D5E8A"/>
    <w:rsid w:val="004D75B1"/>
    <w:rsid w:val="004D7843"/>
    <w:rsid w:val="004E6142"/>
    <w:rsid w:val="004F0CCB"/>
    <w:rsid w:val="004F6086"/>
    <w:rsid w:val="004F6592"/>
    <w:rsid w:val="004F65B5"/>
    <w:rsid w:val="00501C56"/>
    <w:rsid w:val="00505721"/>
    <w:rsid w:val="00513CBE"/>
    <w:rsid w:val="00514E68"/>
    <w:rsid w:val="005262B5"/>
    <w:rsid w:val="00526428"/>
    <w:rsid w:val="005314BD"/>
    <w:rsid w:val="005336F3"/>
    <w:rsid w:val="0053533D"/>
    <w:rsid w:val="00542F40"/>
    <w:rsid w:val="005430A5"/>
    <w:rsid w:val="00543AE6"/>
    <w:rsid w:val="005459D5"/>
    <w:rsid w:val="00553DFD"/>
    <w:rsid w:val="00554177"/>
    <w:rsid w:val="00555379"/>
    <w:rsid w:val="005554A4"/>
    <w:rsid w:val="00555D52"/>
    <w:rsid w:val="0056408B"/>
    <w:rsid w:val="0056531B"/>
    <w:rsid w:val="0056548F"/>
    <w:rsid w:val="00566A6B"/>
    <w:rsid w:val="00566D10"/>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C3A78"/>
    <w:rsid w:val="005D044F"/>
    <w:rsid w:val="005D12D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4A99"/>
    <w:rsid w:val="00637553"/>
    <w:rsid w:val="00641329"/>
    <w:rsid w:val="00641E72"/>
    <w:rsid w:val="006459BE"/>
    <w:rsid w:val="006506F6"/>
    <w:rsid w:val="00650D57"/>
    <w:rsid w:val="006576DE"/>
    <w:rsid w:val="0066781C"/>
    <w:rsid w:val="0067756F"/>
    <w:rsid w:val="00683BAB"/>
    <w:rsid w:val="006A5809"/>
    <w:rsid w:val="006D0D28"/>
    <w:rsid w:val="006D199A"/>
    <w:rsid w:val="006E36FE"/>
    <w:rsid w:val="006E7792"/>
    <w:rsid w:val="006F19A7"/>
    <w:rsid w:val="006F7E6A"/>
    <w:rsid w:val="00701697"/>
    <w:rsid w:val="00706362"/>
    <w:rsid w:val="00711DE5"/>
    <w:rsid w:val="0071664F"/>
    <w:rsid w:val="00730B0F"/>
    <w:rsid w:val="0073160A"/>
    <w:rsid w:val="00735849"/>
    <w:rsid w:val="00742CBB"/>
    <w:rsid w:val="00742FA8"/>
    <w:rsid w:val="007434E6"/>
    <w:rsid w:val="00745A6C"/>
    <w:rsid w:val="0074743A"/>
    <w:rsid w:val="0074746F"/>
    <w:rsid w:val="00751F44"/>
    <w:rsid w:val="00753267"/>
    <w:rsid w:val="00753B84"/>
    <w:rsid w:val="00754147"/>
    <w:rsid w:val="007575E9"/>
    <w:rsid w:val="00757E28"/>
    <w:rsid w:val="0076229B"/>
    <w:rsid w:val="00762757"/>
    <w:rsid w:val="00765F37"/>
    <w:rsid w:val="007878EE"/>
    <w:rsid w:val="007939BC"/>
    <w:rsid w:val="007940B9"/>
    <w:rsid w:val="00795FBC"/>
    <w:rsid w:val="00797D8D"/>
    <w:rsid w:val="007A57D3"/>
    <w:rsid w:val="007A6813"/>
    <w:rsid w:val="007A6D12"/>
    <w:rsid w:val="007A72FE"/>
    <w:rsid w:val="007B0ED9"/>
    <w:rsid w:val="007B1031"/>
    <w:rsid w:val="007B285F"/>
    <w:rsid w:val="007B3202"/>
    <w:rsid w:val="007B3CF7"/>
    <w:rsid w:val="007D14E3"/>
    <w:rsid w:val="007E11E2"/>
    <w:rsid w:val="007E7B7D"/>
    <w:rsid w:val="007F0B27"/>
    <w:rsid w:val="0080433D"/>
    <w:rsid w:val="00806496"/>
    <w:rsid w:val="0081456B"/>
    <w:rsid w:val="00814729"/>
    <w:rsid w:val="00816465"/>
    <w:rsid w:val="00817195"/>
    <w:rsid w:val="00820A65"/>
    <w:rsid w:val="008252DF"/>
    <w:rsid w:val="0082601E"/>
    <w:rsid w:val="0082758D"/>
    <w:rsid w:val="00830B28"/>
    <w:rsid w:val="00832F1E"/>
    <w:rsid w:val="0083315A"/>
    <w:rsid w:val="0085400F"/>
    <w:rsid w:val="00855BA1"/>
    <w:rsid w:val="00860894"/>
    <w:rsid w:val="008610AD"/>
    <w:rsid w:val="00861EE0"/>
    <w:rsid w:val="00865B8B"/>
    <w:rsid w:val="00873D3A"/>
    <w:rsid w:val="008770D7"/>
    <w:rsid w:val="00880758"/>
    <w:rsid w:val="00880CDF"/>
    <w:rsid w:val="00883E65"/>
    <w:rsid w:val="00886787"/>
    <w:rsid w:val="00886BBA"/>
    <w:rsid w:val="0089486B"/>
    <w:rsid w:val="00895110"/>
    <w:rsid w:val="00895355"/>
    <w:rsid w:val="00897B01"/>
    <w:rsid w:val="008A6BCF"/>
    <w:rsid w:val="008A7F39"/>
    <w:rsid w:val="008B0860"/>
    <w:rsid w:val="008B777E"/>
    <w:rsid w:val="008D0A1A"/>
    <w:rsid w:val="008D52C9"/>
    <w:rsid w:val="008E2ABE"/>
    <w:rsid w:val="008E3B0E"/>
    <w:rsid w:val="008E3B52"/>
    <w:rsid w:val="008E6997"/>
    <w:rsid w:val="008E7B45"/>
    <w:rsid w:val="008F0195"/>
    <w:rsid w:val="008F3F35"/>
    <w:rsid w:val="009005B6"/>
    <w:rsid w:val="009011AD"/>
    <w:rsid w:val="0090133A"/>
    <w:rsid w:val="00902FC2"/>
    <w:rsid w:val="009120B1"/>
    <w:rsid w:val="009126FF"/>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A48FA"/>
    <w:rsid w:val="009C2A96"/>
    <w:rsid w:val="009C2B11"/>
    <w:rsid w:val="009C5CBD"/>
    <w:rsid w:val="009D4605"/>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133D"/>
    <w:rsid w:val="00A126FD"/>
    <w:rsid w:val="00A238E3"/>
    <w:rsid w:val="00A23B65"/>
    <w:rsid w:val="00A30738"/>
    <w:rsid w:val="00A3217F"/>
    <w:rsid w:val="00A37AF0"/>
    <w:rsid w:val="00A402BD"/>
    <w:rsid w:val="00A463DF"/>
    <w:rsid w:val="00A53804"/>
    <w:rsid w:val="00A5411E"/>
    <w:rsid w:val="00A56486"/>
    <w:rsid w:val="00A67E8F"/>
    <w:rsid w:val="00A72B49"/>
    <w:rsid w:val="00A81632"/>
    <w:rsid w:val="00A82DB7"/>
    <w:rsid w:val="00A850EF"/>
    <w:rsid w:val="00A87862"/>
    <w:rsid w:val="00A95120"/>
    <w:rsid w:val="00AB05D8"/>
    <w:rsid w:val="00AB5A47"/>
    <w:rsid w:val="00AC6025"/>
    <w:rsid w:val="00AD3396"/>
    <w:rsid w:val="00AE7497"/>
    <w:rsid w:val="00AF469C"/>
    <w:rsid w:val="00AF597E"/>
    <w:rsid w:val="00B02A7A"/>
    <w:rsid w:val="00B04143"/>
    <w:rsid w:val="00B04890"/>
    <w:rsid w:val="00B0497E"/>
    <w:rsid w:val="00B050F3"/>
    <w:rsid w:val="00B07E36"/>
    <w:rsid w:val="00B11235"/>
    <w:rsid w:val="00B15D5D"/>
    <w:rsid w:val="00B1721F"/>
    <w:rsid w:val="00B2045A"/>
    <w:rsid w:val="00B23968"/>
    <w:rsid w:val="00B23CDC"/>
    <w:rsid w:val="00B27370"/>
    <w:rsid w:val="00B31E00"/>
    <w:rsid w:val="00B36DDF"/>
    <w:rsid w:val="00B403BE"/>
    <w:rsid w:val="00B40DEE"/>
    <w:rsid w:val="00B45008"/>
    <w:rsid w:val="00B45822"/>
    <w:rsid w:val="00B51CC5"/>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C4E31"/>
    <w:rsid w:val="00BE5B38"/>
    <w:rsid w:val="00BF1F8B"/>
    <w:rsid w:val="00C0371C"/>
    <w:rsid w:val="00C07A35"/>
    <w:rsid w:val="00C1276C"/>
    <w:rsid w:val="00C129A1"/>
    <w:rsid w:val="00C17CC4"/>
    <w:rsid w:val="00C21736"/>
    <w:rsid w:val="00C231E4"/>
    <w:rsid w:val="00C2549F"/>
    <w:rsid w:val="00C271E7"/>
    <w:rsid w:val="00C301E6"/>
    <w:rsid w:val="00C3065A"/>
    <w:rsid w:val="00C37781"/>
    <w:rsid w:val="00C45999"/>
    <w:rsid w:val="00C54565"/>
    <w:rsid w:val="00C5519C"/>
    <w:rsid w:val="00C56680"/>
    <w:rsid w:val="00C5670E"/>
    <w:rsid w:val="00C60FC2"/>
    <w:rsid w:val="00C64ED1"/>
    <w:rsid w:val="00C665D5"/>
    <w:rsid w:val="00C66D4C"/>
    <w:rsid w:val="00C702A9"/>
    <w:rsid w:val="00C72990"/>
    <w:rsid w:val="00C81BEB"/>
    <w:rsid w:val="00C87C46"/>
    <w:rsid w:val="00C91624"/>
    <w:rsid w:val="00C95E3B"/>
    <w:rsid w:val="00CA2D7C"/>
    <w:rsid w:val="00CA7764"/>
    <w:rsid w:val="00CB4CCF"/>
    <w:rsid w:val="00CB6DED"/>
    <w:rsid w:val="00CD3F8B"/>
    <w:rsid w:val="00CD429E"/>
    <w:rsid w:val="00CE161E"/>
    <w:rsid w:val="00CE2425"/>
    <w:rsid w:val="00CE42CD"/>
    <w:rsid w:val="00CE6F8B"/>
    <w:rsid w:val="00CF2DA7"/>
    <w:rsid w:val="00CF5AEC"/>
    <w:rsid w:val="00CF6D85"/>
    <w:rsid w:val="00D14717"/>
    <w:rsid w:val="00D2144D"/>
    <w:rsid w:val="00D40B6F"/>
    <w:rsid w:val="00D41859"/>
    <w:rsid w:val="00D41EEF"/>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9287F"/>
    <w:rsid w:val="00D950DF"/>
    <w:rsid w:val="00D960AF"/>
    <w:rsid w:val="00DA03A4"/>
    <w:rsid w:val="00DA07A8"/>
    <w:rsid w:val="00DA3552"/>
    <w:rsid w:val="00DA75D0"/>
    <w:rsid w:val="00DB0C9E"/>
    <w:rsid w:val="00DC0BBF"/>
    <w:rsid w:val="00DC1E7E"/>
    <w:rsid w:val="00DC4BB5"/>
    <w:rsid w:val="00DC4EF0"/>
    <w:rsid w:val="00DD00A3"/>
    <w:rsid w:val="00DD56DA"/>
    <w:rsid w:val="00DD6988"/>
    <w:rsid w:val="00DD7004"/>
    <w:rsid w:val="00DD7C2B"/>
    <w:rsid w:val="00DE1F05"/>
    <w:rsid w:val="00DE2E02"/>
    <w:rsid w:val="00DF62B9"/>
    <w:rsid w:val="00DF74ED"/>
    <w:rsid w:val="00E01937"/>
    <w:rsid w:val="00E01EA2"/>
    <w:rsid w:val="00E02C12"/>
    <w:rsid w:val="00E04AEE"/>
    <w:rsid w:val="00E269A6"/>
    <w:rsid w:val="00E27B43"/>
    <w:rsid w:val="00E307EC"/>
    <w:rsid w:val="00E336BC"/>
    <w:rsid w:val="00E35617"/>
    <w:rsid w:val="00E36DF4"/>
    <w:rsid w:val="00E42E35"/>
    <w:rsid w:val="00E517B2"/>
    <w:rsid w:val="00E54FD2"/>
    <w:rsid w:val="00E56694"/>
    <w:rsid w:val="00E624AC"/>
    <w:rsid w:val="00E66CA2"/>
    <w:rsid w:val="00E74379"/>
    <w:rsid w:val="00E75DED"/>
    <w:rsid w:val="00E7693B"/>
    <w:rsid w:val="00E77CE9"/>
    <w:rsid w:val="00E8082A"/>
    <w:rsid w:val="00E854BD"/>
    <w:rsid w:val="00E93467"/>
    <w:rsid w:val="00E95A50"/>
    <w:rsid w:val="00EA1136"/>
    <w:rsid w:val="00EA2FFD"/>
    <w:rsid w:val="00EB23DE"/>
    <w:rsid w:val="00EB4BBE"/>
    <w:rsid w:val="00EC0F2C"/>
    <w:rsid w:val="00EC6E38"/>
    <w:rsid w:val="00ED06F5"/>
    <w:rsid w:val="00ED0E3F"/>
    <w:rsid w:val="00ED3489"/>
    <w:rsid w:val="00EE0B11"/>
    <w:rsid w:val="00EE7C44"/>
    <w:rsid w:val="00EF2811"/>
    <w:rsid w:val="00EF3C94"/>
    <w:rsid w:val="00EF5EB2"/>
    <w:rsid w:val="00F02DB0"/>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2234"/>
    <w:rsid w:val="00FA6C24"/>
    <w:rsid w:val="00FB3D88"/>
    <w:rsid w:val="00FB41C1"/>
    <w:rsid w:val="00FB7D6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itlab.esrf.fr/micha/lauetools" TargetMode="External"/><Relationship Id="rId15" Type="http://schemas.openxmlformats.org/officeDocument/2006/relationships/image" Target="media/image10.tif"/><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AA70C-5E66-4460-86E9-12BC6D219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4</TotalTime>
  <Pages>15</Pages>
  <Words>7509</Words>
  <Characters>42806</Characters>
  <Application>Microsoft Office Word</Application>
  <DocSecurity>0</DocSecurity>
  <Lines>356</Lines>
  <Paragraphs>100</Paragraphs>
  <ScaleCrop>false</ScaleCrop>
  <Company/>
  <LinksUpToDate>false</LinksUpToDate>
  <CharactersWithSpaces>5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440</cp:revision>
  <dcterms:created xsi:type="dcterms:W3CDTF">2020-10-27T06:29:00Z</dcterms:created>
  <dcterms:modified xsi:type="dcterms:W3CDTF">2020-12-25T07:07:00Z</dcterms:modified>
</cp:coreProperties>
</file>